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A15F2" w:rsidRPr="00874C74" w:rsidRDefault="001A15F2">
      <w:pPr>
        <w:rPr>
          <w:rFonts w:ascii="Times New Roman" w:hAnsi="Times New Roman" w:cs="Times New Roman"/>
          <w:sz w:val="28"/>
          <w:szCs w:val="28"/>
          <w:lang w:val="hu-HU"/>
        </w:rPr>
      </w:pPr>
      <w:bookmarkStart w:id="0" w:name="_GoBack"/>
      <w:bookmarkEnd w:id="0"/>
      <w:r w:rsidRPr="00874C74">
        <w:rPr>
          <w:rFonts w:ascii="Times New Roman" w:hAnsi="Times New Roman" w:cs="Times New Roman"/>
          <w:sz w:val="28"/>
          <w:szCs w:val="28"/>
          <w:lang w:val="hu-HU"/>
        </w:rPr>
        <w:t>Alapképzés</w:t>
      </w:r>
    </w:p>
    <w:p w:rsidR="001A15F2" w:rsidRPr="00874C74" w:rsidRDefault="001A15F2">
      <w:pPr>
        <w:rPr>
          <w:rFonts w:ascii="Times New Roman" w:hAnsi="Times New Roman" w:cs="Times New Roman"/>
          <w:sz w:val="24"/>
          <w:szCs w:val="24"/>
          <w:lang w:val="hu-HU"/>
        </w:rPr>
      </w:pPr>
      <w:r w:rsidRPr="00874C74">
        <w:rPr>
          <w:rFonts w:ascii="Times New Roman" w:hAnsi="Times New Roman" w:cs="Times New Roman"/>
          <w:sz w:val="24"/>
          <w:szCs w:val="24"/>
          <w:lang w:val="hu-HU"/>
        </w:rPr>
        <w:t>Szakdolgozat címe:</w:t>
      </w:r>
    </w:p>
    <w:p w:rsidR="001A15F2" w:rsidRPr="00874C74" w:rsidRDefault="001A15F2" w:rsidP="001A15F2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74C74">
        <w:rPr>
          <w:rFonts w:ascii="Times New Roman" w:hAnsi="Times New Roman" w:cs="Times New Roman"/>
          <w:b/>
          <w:bCs/>
          <w:sz w:val="24"/>
          <w:szCs w:val="24"/>
        </w:rPr>
        <w:t>CSÍPŐSZÚNYOG FAJEGGYÜTTESEK VIZSGÁLATA KOLOZSVÁR KÖRNYÉKÉN</w:t>
      </w:r>
    </w:p>
    <w:p w:rsidR="001A15F2" w:rsidRPr="00874C74" w:rsidRDefault="001A15F2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Eredmény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bemutatás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: 19.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olozsvár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Biológu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Napo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2018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áprili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13-14. p. 88</w:t>
      </w:r>
    </w:p>
    <w:p w:rsidR="001A15F2" w:rsidRPr="00874C74" w:rsidRDefault="001A15F2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Bemutatá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címe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ivonat</w:t>
      </w:r>
      <w:proofErr w:type="spellEnd"/>
    </w:p>
    <w:p w:rsidR="001A15F2" w:rsidRPr="00874C74" w:rsidRDefault="001A15F2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Csípőszúnyog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Dipter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Culicidae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)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enyészhely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azonosítás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-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eggyüttesein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inőség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ennyiség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elmérése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olozsvár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örnyékén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ize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lőhelyein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Románi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:rsidR="001A15F2" w:rsidRPr="00874C74" w:rsidRDefault="001A15F2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Ujváros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Beáta-Lujz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Neme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Izabella-Mónik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Déne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Anna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ereszte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ujz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Szabó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szló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József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örö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Edina</w:t>
      </w:r>
    </w:p>
    <w:p w:rsidR="001A15F2" w:rsidRPr="00874C74" w:rsidRDefault="001A15F2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1A15F2" w:rsidRPr="00874C74" w:rsidRDefault="001A15F2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874C74">
        <w:rPr>
          <w:rFonts w:ascii="Times New Roman" w:hAnsi="Times New Roman" w:cs="Times New Roman"/>
          <w:bCs/>
          <w:sz w:val="24"/>
          <w:szCs w:val="24"/>
        </w:rPr>
        <w:t xml:space="preserve">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csípőszúnyogo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Dipter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Culicidae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)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által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erjesztet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betegség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globalizálódás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előtérbe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helyezte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ajo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enyészhelyein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olyamato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onitorizálásá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.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haza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ajo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öbbsége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onto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omponense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ermészete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íz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ökoszisztémá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áplálkozás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hálózatána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csa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néhány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aju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esz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rész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omolyabb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patogén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erjesztésében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(pl.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nyuga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nílus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íru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).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ároso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örnyékén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estersége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ize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azonban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számo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invazív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aj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egtelepedésé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ezáltal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súlyo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betegség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potenciáli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egjelenésé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segítheti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utatásun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során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olozsvár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örnyékén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csípőszúnyog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a-együttesein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inőség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ennyiség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áltozásai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izsgáltu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2017-ben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árciustól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októberig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ermészete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estersége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iz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esetében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.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á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enyészhelyei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ipologizáltu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proofErr w:type="gramStart"/>
      <w:r w:rsidRPr="00874C74">
        <w:rPr>
          <w:rFonts w:ascii="Times New Roman" w:hAnsi="Times New Roman" w:cs="Times New Roman"/>
          <w:bCs/>
          <w:sz w:val="24"/>
          <w:szCs w:val="24"/>
        </w:rPr>
        <w:t>az</w:t>
      </w:r>
      <w:proofErr w:type="spellEnd"/>
      <w:proofErr w:type="gram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lőhely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ontosabb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paraméterei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rögzítettü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élység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erüle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hőmérsékle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ezetőképesség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sótartalom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árnyékoltság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).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Összesen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1003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á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gyűjtöttün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36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ülönböző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enyészhelyről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ahonnan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17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aj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azonosítottun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Ez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haza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ajo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28</w:t>
      </w:r>
      <w:proofErr w:type="gramStart"/>
      <w:r w:rsidRPr="00874C74">
        <w:rPr>
          <w:rFonts w:ascii="Times New Roman" w:hAnsi="Times New Roman" w:cs="Times New Roman"/>
          <w:bCs/>
          <w:sz w:val="24"/>
          <w:szCs w:val="24"/>
        </w:rPr>
        <w:t>,3</w:t>
      </w:r>
      <w:proofErr w:type="gram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%a.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Bükk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erdő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időszako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ócsá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bizonyulta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egdiverzebbekn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aegyüttesei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alapján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(Simpson= 0.7, Shannon=1.6).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egváltozatosabb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aegyütteseke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áju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júniu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hónapokban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azonosítottu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(Simpson= 0.8, Shannon=1.8).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imutattu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hogy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aegyüttes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ennyiség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inőség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áltozásai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eginkább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proofErr w:type="gramStart"/>
      <w:r w:rsidRPr="00874C74">
        <w:rPr>
          <w:rFonts w:ascii="Times New Roman" w:hAnsi="Times New Roman" w:cs="Times New Roman"/>
          <w:bCs/>
          <w:sz w:val="24"/>
          <w:szCs w:val="24"/>
        </w:rPr>
        <w:t>az</w:t>
      </w:r>
      <w:proofErr w:type="spellEnd"/>
      <w:proofErr w:type="gram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illető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íztes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árnyékoltságána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fok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határozz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meg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nem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aláltun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szignikán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összefüggés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íz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émia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paramétere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aegyüttes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inőség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ennyiség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változása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özött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. A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csípőszúnyog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aegyüttes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ér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74C74"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="00874C74"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74C74" w:rsidRPr="00874C74">
        <w:rPr>
          <w:rFonts w:ascii="Times New Roman" w:hAnsi="Times New Roman" w:cs="Times New Roman"/>
          <w:bCs/>
          <w:sz w:val="24"/>
          <w:szCs w:val="24"/>
        </w:rPr>
        <w:t>időbeli</w:t>
      </w:r>
      <w:proofErr w:type="spellEnd"/>
      <w:r w:rsidR="00874C74"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74C74" w:rsidRPr="00874C74">
        <w:rPr>
          <w:rFonts w:ascii="Times New Roman" w:hAnsi="Times New Roman" w:cs="Times New Roman"/>
          <w:bCs/>
          <w:sz w:val="24"/>
          <w:szCs w:val="24"/>
        </w:rPr>
        <w:t>változásainak</w:t>
      </w:r>
      <w:proofErr w:type="spellEnd"/>
      <w:r w:rsidR="00874C74"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74C74" w:rsidRPr="00874C74">
        <w:rPr>
          <w:rFonts w:ascii="Times New Roman" w:hAnsi="Times New Roman" w:cs="Times New Roman"/>
          <w:bCs/>
          <w:sz w:val="24"/>
          <w:szCs w:val="24"/>
        </w:rPr>
        <w:t>és</w:t>
      </w:r>
      <w:proofErr w:type="spellEnd"/>
      <w:r w:rsidR="00874C74" w:rsidRPr="00874C74">
        <w:rPr>
          <w:rFonts w:ascii="Times New Roman" w:hAnsi="Times New Roman" w:cs="Times New Roman"/>
          <w:bCs/>
          <w:sz w:val="24"/>
          <w:szCs w:val="24"/>
        </w:rPr>
        <w:t xml:space="preserve"> a</w:t>
      </w:r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lárvá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ökológia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igényéne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(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élőhely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örnyezeti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preferencia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)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isztázásával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egy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környezet-tudatosabb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szúnyogírtá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megalapozásához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járulhatun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hozzá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>.</w:t>
      </w:r>
    </w:p>
    <w:p w:rsidR="001A15F2" w:rsidRPr="00874C74" w:rsidRDefault="001A15F2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1A15F2" w:rsidRPr="00874C74" w:rsidRDefault="001A15F2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Tudományos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4C74">
        <w:rPr>
          <w:rFonts w:ascii="Times New Roman" w:hAnsi="Times New Roman" w:cs="Times New Roman"/>
          <w:bCs/>
          <w:sz w:val="24"/>
          <w:szCs w:val="24"/>
        </w:rPr>
        <w:t>cikk</w:t>
      </w:r>
      <w:proofErr w:type="spellEnd"/>
      <w:r w:rsidRPr="00874C74">
        <w:rPr>
          <w:rFonts w:ascii="Times New Roman" w:hAnsi="Times New Roman" w:cs="Times New Roman"/>
          <w:bCs/>
          <w:sz w:val="24"/>
          <w:szCs w:val="24"/>
        </w:rPr>
        <w:t>:</w:t>
      </w:r>
    </w:p>
    <w:p w:rsidR="00874C74" w:rsidRPr="00874C74" w:rsidRDefault="00874C74" w:rsidP="00874C74">
      <w:pPr>
        <w:pStyle w:val="ListParagraph"/>
        <w:numPr>
          <w:ilvl w:val="0"/>
          <w:numId w:val="1"/>
        </w:numPr>
        <w:ind w:left="357"/>
        <w:jc w:val="both"/>
      </w:pPr>
      <w:r w:rsidRPr="00874C74">
        <w:lastRenderedPageBreak/>
        <w:t xml:space="preserve">Török E., Ujvarosi B., Kolcsár LP, </w:t>
      </w:r>
      <w:r w:rsidRPr="00874C74">
        <w:rPr>
          <w:b/>
        </w:rPr>
        <w:t>Keresztes L</w:t>
      </w:r>
      <w:r w:rsidRPr="00874C74">
        <w:t xml:space="preserve">. 2018. </w:t>
      </w:r>
      <w:r w:rsidRPr="00874C74">
        <w:rPr>
          <w:rFonts w:eastAsiaTheme="minorHAnsi"/>
          <w:bCs/>
          <w:lang w:val="en-GB" w:eastAsia="en-US"/>
        </w:rPr>
        <w:t xml:space="preserve">Revised checklist and new </w:t>
      </w:r>
      <w:proofErr w:type="spellStart"/>
      <w:r w:rsidRPr="00874C74">
        <w:rPr>
          <w:rFonts w:eastAsiaTheme="minorHAnsi"/>
          <w:bCs/>
          <w:lang w:val="en-GB" w:eastAsia="en-US"/>
        </w:rPr>
        <w:t>faunistic</w:t>
      </w:r>
      <w:proofErr w:type="spellEnd"/>
      <w:r w:rsidRPr="00874C74">
        <w:rPr>
          <w:rFonts w:eastAsiaTheme="minorHAnsi"/>
          <w:bCs/>
          <w:lang w:val="en-GB" w:eastAsia="en-US"/>
        </w:rPr>
        <w:t xml:space="preserve"> data of the Romanian </w:t>
      </w:r>
      <w:proofErr w:type="spellStart"/>
      <w:r w:rsidRPr="00874C74">
        <w:rPr>
          <w:rFonts w:eastAsiaTheme="minorHAnsi"/>
          <w:bCs/>
          <w:lang w:val="en-GB" w:eastAsia="en-US"/>
        </w:rPr>
        <w:t>Culicidae</w:t>
      </w:r>
      <w:proofErr w:type="spellEnd"/>
      <w:r w:rsidRPr="00874C74">
        <w:rPr>
          <w:rFonts w:eastAsiaTheme="minorHAnsi"/>
          <w:bCs/>
          <w:lang w:val="en-GB" w:eastAsia="en-US"/>
        </w:rPr>
        <w:t xml:space="preserve"> (</w:t>
      </w:r>
      <w:proofErr w:type="spellStart"/>
      <w:r w:rsidRPr="00874C74">
        <w:rPr>
          <w:rFonts w:eastAsiaTheme="minorHAnsi"/>
          <w:bCs/>
          <w:lang w:val="en-GB" w:eastAsia="en-US"/>
        </w:rPr>
        <w:t>Insecta</w:t>
      </w:r>
      <w:proofErr w:type="spellEnd"/>
      <w:r w:rsidRPr="00874C74">
        <w:rPr>
          <w:rFonts w:eastAsiaTheme="minorHAnsi"/>
          <w:bCs/>
          <w:lang w:val="en-GB" w:eastAsia="en-US"/>
        </w:rPr>
        <w:t xml:space="preserve">, </w:t>
      </w:r>
      <w:proofErr w:type="spellStart"/>
      <w:r w:rsidRPr="00874C74">
        <w:rPr>
          <w:rFonts w:eastAsiaTheme="minorHAnsi"/>
          <w:bCs/>
          <w:lang w:val="en-GB" w:eastAsia="en-US"/>
        </w:rPr>
        <w:t>Diptera</w:t>
      </w:r>
      <w:proofErr w:type="spellEnd"/>
      <w:r w:rsidRPr="00874C74">
        <w:rPr>
          <w:rFonts w:eastAsiaTheme="minorHAnsi"/>
          <w:bCs/>
          <w:lang w:val="en-GB" w:eastAsia="en-US"/>
        </w:rPr>
        <w:t xml:space="preserve">). </w:t>
      </w:r>
      <w:r w:rsidRPr="00874C74">
        <w:rPr>
          <w:rFonts w:eastAsiaTheme="minorHAnsi"/>
          <w:i/>
          <w:lang w:val="en-GB" w:eastAsia="en-US"/>
        </w:rPr>
        <w:t>STUDIA UNIVERSITATIS BABEŞ-BOLYAI BIOLOGIA</w:t>
      </w:r>
      <w:r w:rsidRPr="00874C74">
        <w:rPr>
          <w:rFonts w:eastAsiaTheme="minorHAnsi"/>
          <w:lang w:val="en-GB" w:eastAsia="en-US"/>
        </w:rPr>
        <w:t xml:space="preserve">, LXIII, 2, 2018 (p. 11-25). </w:t>
      </w:r>
      <w:r w:rsidRPr="00874C74">
        <w:rPr>
          <w:rFonts w:eastAsiaTheme="minorHAnsi"/>
          <w:b/>
          <w:lang w:val="en-GB" w:eastAsia="en-US"/>
        </w:rPr>
        <w:t>BDI</w:t>
      </w:r>
    </w:p>
    <w:p w:rsidR="00874C74" w:rsidRPr="00874C74" w:rsidRDefault="00874C74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874C74" w:rsidRDefault="00874C74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8"/>
          <w:szCs w:val="28"/>
        </w:rPr>
      </w:pPr>
      <w:proofErr w:type="spellStart"/>
      <w:r w:rsidRPr="00874C74">
        <w:rPr>
          <w:rFonts w:ascii="Times New Roman" w:hAnsi="Times New Roman" w:cs="Times New Roman"/>
          <w:bCs/>
          <w:sz w:val="28"/>
          <w:szCs w:val="28"/>
        </w:rPr>
        <w:t>Mesterképzés</w:t>
      </w:r>
      <w:proofErr w:type="spellEnd"/>
      <w:r w:rsidRPr="00874C74">
        <w:rPr>
          <w:rFonts w:ascii="Times New Roman" w:hAnsi="Times New Roman" w:cs="Times New Roman"/>
          <w:bCs/>
          <w:sz w:val="28"/>
          <w:szCs w:val="28"/>
        </w:rPr>
        <w:t>:</w:t>
      </w:r>
    </w:p>
    <w:p w:rsidR="00874C74" w:rsidRDefault="00874C74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Szakdolgozat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címe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>:</w:t>
      </w:r>
    </w:p>
    <w:p w:rsidR="00874C74" w:rsidRPr="00D62119" w:rsidRDefault="00874C74" w:rsidP="00874C74">
      <w:pPr>
        <w:spacing w:after="0" w:line="36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hu-HU"/>
        </w:rPr>
      </w:pPr>
      <w:r w:rsidRPr="008311EF">
        <w:rPr>
          <w:rFonts w:ascii="Times New Roman" w:eastAsia="Times New Roman" w:hAnsi="Times New Roman" w:cs="Times New Roman"/>
          <w:b/>
          <w:bCs/>
          <w:sz w:val="24"/>
          <w:szCs w:val="24"/>
          <w:lang w:val="hu-HU"/>
        </w:rPr>
        <w:t>A TISZAVIRÁG (</w:t>
      </w:r>
      <w:r w:rsidRPr="008311EF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hu-HU"/>
        </w:rPr>
        <w:t>PALINGENIA LONGICAUDA</w:t>
      </w:r>
      <w:r w:rsidRPr="008311EF">
        <w:rPr>
          <w:rFonts w:ascii="Times New Roman" w:eastAsia="Times New Roman" w:hAnsi="Times New Roman" w:cs="Times New Roman"/>
          <w:b/>
          <w:bCs/>
          <w:sz w:val="24"/>
          <w:szCs w:val="24"/>
          <w:lang w:val="hu-HU"/>
        </w:rPr>
        <w:t xml:space="preserve">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hu-HU"/>
        </w:rPr>
        <w:t>(</w:t>
      </w:r>
      <w:r w:rsidRPr="008311EF">
        <w:rPr>
          <w:rFonts w:ascii="Times New Roman" w:eastAsia="Times New Roman" w:hAnsi="Times New Roman" w:cs="Times New Roman"/>
          <w:b/>
          <w:bCs/>
          <w:sz w:val="24"/>
          <w:szCs w:val="24"/>
          <w:lang w:val="hu-HU"/>
        </w:rPr>
        <w:t>OLIVIER, 1791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val="hu-HU"/>
        </w:rPr>
        <w:t>)</w:t>
      </w:r>
      <w:r w:rsidRPr="008311EF">
        <w:rPr>
          <w:rFonts w:ascii="Times New Roman" w:eastAsia="Times New Roman" w:hAnsi="Times New Roman" w:cs="Times New Roman"/>
          <w:b/>
          <w:bCs/>
          <w:sz w:val="24"/>
          <w:szCs w:val="24"/>
          <w:lang w:val="hu-HU"/>
        </w:rPr>
        <w:t>) POPULÁCIÓINAK MOLEKULÁRIS VIZSGÁLATA</w:t>
      </w:r>
    </w:p>
    <w:p w:rsidR="00874C74" w:rsidRPr="00874C74" w:rsidRDefault="00874C74" w:rsidP="00874C74">
      <w:pPr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:rsidR="00874C74" w:rsidRDefault="00874C74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Konferencia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kivonat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>: 4</w:t>
      </w:r>
      <w:r w:rsidRPr="00874C74">
        <w:rPr>
          <w:rFonts w:ascii="Times New Roman" w:hAnsi="Times New Roman" w:cs="Times New Roman"/>
          <w:bCs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bCs/>
          <w:sz w:val="24"/>
          <w:szCs w:val="24"/>
        </w:rPr>
        <w:t xml:space="preserve"> CESAMIR 2020, Slovakia,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Stara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Lesna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, 5-10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Június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>, 2020</w:t>
      </w:r>
    </w:p>
    <w:p w:rsidR="00874C74" w:rsidRDefault="00874C74" w:rsidP="00874C74">
      <w:pPr>
        <w:spacing w:after="0" w:line="240" w:lineRule="auto"/>
        <w:ind w:firstLine="720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Pr="00801A99">
        <w:rPr>
          <w:rFonts w:ascii="Times New Roman" w:eastAsia="Times New Roman" w:hAnsi="Times New Roman" w:cs="Times New Roman"/>
          <w:sz w:val="24"/>
          <w:szCs w:val="24"/>
        </w:rPr>
        <w:t>Danube Delta blossoms again: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 case study of 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the long-tailed mayfly </w:t>
      </w:r>
      <w:proofErr w:type="spellStart"/>
      <w:r w:rsidRPr="009F48FC">
        <w:rPr>
          <w:rFonts w:ascii="Times New Roman" w:eastAsia="Times New Roman" w:hAnsi="Times New Roman" w:cs="Times New Roman"/>
          <w:i/>
          <w:iCs/>
          <w:sz w:val="24"/>
          <w:szCs w:val="24"/>
        </w:rPr>
        <w:t>Palingenia</w:t>
      </w:r>
      <w:proofErr w:type="spellEnd"/>
      <w:r w:rsidRPr="009F48FC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9F48FC">
        <w:rPr>
          <w:rFonts w:ascii="Times New Roman" w:eastAsia="Times New Roman" w:hAnsi="Times New Roman" w:cs="Times New Roman"/>
          <w:i/>
          <w:iCs/>
          <w:sz w:val="24"/>
          <w:szCs w:val="24"/>
        </w:rPr>
        <w:t>longicauda</w:t>
      </w:r>
      <w:proofErr w:type="spellEnd"/>
      <w:r w:rsidRPr="009F48FC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>Olivier, 1791; (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Ephemeroptera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Palingeniidae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>)</w:t>
      </w:r>
    </w:p>
    <w:p w:rsidR="00874C74" w:rsidRDefault="00874C74" w:rsidP="00874C74">
      <w:pPr>
        <w:spacing w:after="0" w:line="240" w:lineRule="auto"/>
        <w:ind w:firstLine="720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874C74" w:rsidRPr="00801A99" w:rsidRDefault="00874C74" w:rsidP="00874C74">
      <w:pPr>
        <w:spacing w:after="0" w:line="240" w:lineRule="auto"/>
        <w:ind w:firstLine="720"/>
        <w:jc w:val="center"/>
        <w:rPr>
          <w:rFonts w:ascii="Times New Roman" w:eastAsia="Times New Roman" w:hAnsi="Times New Roman" w:cs="Times New Roman"/>
          <w:sz w:val="24"/>
          <w:szCs w:val="24"/>
          <w:lang w:val="hu-HU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D</w:t>
      </w:r>
      <w:r>
        <w:rPr>
          <w:rFonts w:ascii="Times New Roman" w:eastAsia="Times New Roman" w:hAnsi="Times New Roman" w:cs="Times New Roman"/>
          <w:sz w:val="24"/>
          <w:szCs w:val="24"/>
          <w:lang w:val="hu-HU"/>
        </w:rPr>
        <w:t>énes AL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Vai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R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za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hu-HU"/>
        </w:rPr>
        <w:t>ó E, Ujvárosi B and Kersztes L</w:t>
      </w:r>
    </w:p>
    <w:p w:rsidR="00874C74" w:rsidRDefault="00874C74" w:rsidP="00874C74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874C74" w:rsidRPr="009C4C11" w:rsidRDefault="00874C74" w:rsidP="00874C74">
      <w:pPr>
        <w:spacing w:after="0" w:line="240" w:lineRule="auto"/>
        <w:ind w:firstLine="720"/>
        <w:jc w:val="both"/>
      </w:pP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Freshwater biodiversity is declining at a higher rate than terrestrial and marine biodiversity due to changes in land-use, flow regulations, pollution and climate change. All these factors lead to the extinction of some species or to a massive range loss of previously widespread species that persist in small enclaves as relict populations. One well known example of such dramatic range loss is that of the long-tailed mayfly </w:t>
      </w:r>
      <w:proofErr w:type="spellStart"/>
      <w:r w:rsidRPr="009F48FC">
        <w:rPr>
          <w:rFonts w:ascii="Times New Roman" w:eastAsia="Times New Roman" w:hAnsi="Times New Roman" w:cs="Times New Roman"/>
          <w:i/>
          <w:iCs/>
          <w:sz w:val="24"/>
          <w:szCs w:val="24"/>
        </w:rPr>
        <w:t>Palingenia</w:t>
      </w:r>
      <w:proofErr w:type="spellEnd"/>
      <w:r w:rsidRPr="009F48FC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9F48FC">
        <w:rPr>
          <w:rFonts w:ascii="Times New Roman" w:eastAsia="Times New Roman" w:hAnsi="Times New Roman" w:cs="Times New Roman"/>
          <w:i/>
          <w:iCs/>
          <w:sz w:val="24"/>
          <w:szCs w:val="24"/>
        </w:rPr>
        <w:t>longicauda</w:t>
      </w:r>
      <w:proofErr w:type="spellEnd"/>
      <w:r w:rsidRPr="009F48FC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 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>Olivier, 1791; (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Ephemeroptera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Palingeniidae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), an iconic species for conservation of large and medium sized river ecosystems in hilly and plain regions. The species is considered a 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Pontic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biogeographic element 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Pr="009F48FC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Haybach","given":"A","non-dropping-particle":"","parse-names":false,"suffix":""}],"container-title":"Fachbereich Biologie","id":"ITEM-1","issued":{"date-parts":[["1998"]]},"page":"417","title":"Die Eintagsfliegen (Insecta: Ephemeroptera) von Rheinland-Pfalz","type":"article-journal"},"uris":["http://www.mendeley.com/documents/?uuid=de00dc67-04bd-48e1-bd45-0483555fb70a"]}],"mendeley":{"formattedCitation":"(Haybach, 1998)","plainTextFormattedCitation":"(Haybach, 1998)","previouslyFormattedCitation":"(Haybach)"},"properties":{"noteIndex":0},"schema":"https://github.com/citation-style-language/schema/raw/master/csl-citation.json"}</w:instrText>
      </w:r>
      <w:r w:rsidRPr="009F48FC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9F48FC">
        <w:rPr>
          <w:rFonts w:ascii="Times New Roman" w:eastAsia="Times New Roman" w:hAnsi="Times New Roman" w:cs="Times New Roman"/>
          <w:noProof/>
          <w:sz w:val="24"/>
          <w:szCs w:val="24"/>
        </w:rPr>
        <w:t>(Haybach, 1998)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, which means that the Black Sea region probably had an important role in the species survival. </w:t>
      </w:r>
      <w:r>
        <w:rPr>
          <w:rFonts w:ascii="Times New Roman" w:eastAsia="Times New Roman" w:hAnsi="Times New Roman" w:cs="Times New Roman"/>
          <w:sz w:val="24"/>
          <w:szCs w:val="24"/>
        </w:rPr>
        <w:t>Contrary,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the only comprehensive molecular study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published by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9F48FC">
        <w:rPr>
          <w:rFonts w:ascii="Times New Roman" w:eastAsia="Times New Roman" w:hAnsi="Times New Roman" w:cs="Times New Roman"/>
          <w:noProof/>
          <w:sz w:val="24"/>
          <w:szCs w:val="24"/>
        </w:rPr>
        <w:t xml:space="preserve">Bálint </w:t>
      </w:r>
      <w:r w:rsidRPr="009F48FC">
        <w:rPr>
          <w:rFonts w:ascii="Times New Roman" w:eastAsia="Times New Roman" w:hAnsi="Times New Roman" w:cs="Times New Roman"/>
          <w:i/>
          <w:noProof/>
          <w:sz w:val="24"/>
          <w:szCs w:val="24"/>
        </w:rPr>
        <w:t xml:space="preserve">et al. 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>201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n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unexpected high genetic diversity for the Tisa and Raba river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were detected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>, concluded that the species probably survived the LGM in two middle-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Danubian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refugia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>Between 2017 and 2018 additional populations were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identified by us, where the species was considered extinct in the past 70 years,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like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the 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Mureș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River, the Prut River and the Danube Delta. Individuals from these populations were sequenced for the mitochondrial COI (472 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bp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) and 16S (464 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bp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) markers used by </w:t>
      </w:r>
      <w:r w:rsidRPr="009F48FC">
        <w:rPr>
          <w:rFonts w:ascii="Times New Roman" w:eastAsia="Times New Roman" w:hAnsi="Times New Roman" w:cs="Times New Roman"/>
          <w:noProof/>
          <w:sz w:val="24"/>
          <w:szCs w:val="24"/>
        </w:rPr>
        <w:t xml:space="preserve">Bálint </w:t>
      </w:r>
      <w:r w:rsidRPr="009F48FC">
        <w:rPr>
          <w:rFonts w:ascii="Times New Roman" w:eastAsia="Times New Roman" w:hAnsi="Times New Roman" w:cs="Times New Roman"/>
          <w:i/>
          <w:noProof/>
          <w:sz w:val="24"/>
          <w:szCs w:val="24"/>
        </w:rPr>
        <w:t xml:space="preserve">et al. </w:t>
      </w:r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2012, to allow the integration of our results into the existing </w:t>
      </w:r>
      <w:proofErr w:type="spellStart"/>
      <w:r w:rsidRPr="009F48FC">
        <w:rPr>
          <w:rFonts w:ascii="Times New Roman" w:eastAsia="Times New Roman" w:hAnsi="Times New Roman" w:cs="Times New Roman"/>
          <w:sz w:val="24"/>
          <w:szCs w:val="24"/>
        </w:rPr>
        <w:t>phylogeographic</w:t>
      </w:r>
      <w:proofErr w:type="spellEnd"/>
      <w:r w:rsidRPr="009F48FC">
        <w:rPr>
          <w:rFonts w:ascii="Times New Roman" w:eastAsia="Times New Roman" w:hAnsi="Times New Roman" w:cs="Times New Roman"/>
          <w:sz w:val="24"/>
          <w:szCs w:val="24"/>
        </w:rPr>
        <w:t xml:space="preserve"> context. The preliminary results show a similarly high genetic diversity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comparable with those identified from the Tisa catchment area, with a haplotype diversity of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d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=0.909 and a nucleotide diversity of π=</w:t>
      </w:r>
      <w:r w:rsidRPr="00937DB5">
        <w:rPr>
          <w:rFonts w:ascii="Times New Roman" w:eastAsia="Times New Roman" w:hAnsi="Times New Roman" w:cs="Times New Roman"/>
          <w:sz w:val="24"/>
          <w:szCs w:val="24"/>
        </w:rPr>
        <w:t>0.00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7 for the combined dataset. The Median-Joining haplotype network shows three common haplotypes that are present on every collection site. There is also a well differentiated lineage represented by haplotypes from all three rivers analyzed in this study, showing an average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-distance higher than 4% compared to the other individuals. Our results show that the species has a wider distribution that includes the studied larger rivers from Romania and the Danube Delta. They also show that the Danube Delta as a complementary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fug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o the Tisa area, with important implications for the further conservation biogeography of the species in the Danube river catchment area.</w:t>
      </w:r>
    </w:p>
    <w:p w:rsidR="00874C74" w:rsidRPr="009C4C11" w:rsidRDefault="00874C74" w:rsidP="00874C74">
      <w:pPr>
        <w:spacing w:after="0" w:line="240" w:lineRule="auto"/>
        <w:ind w:firstLine="720"/>
        <w:jc w:val="both"/>
      </w:pPr>
    </w:p>
    <w:p w:rsidR="00874C74" w:rsidRDefault="00874C74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p w:rsidR="00874C74" w:rsidRPr="00874C74" w:rsidRDefault="00874C74" w:rsidP="001A15F2">
      <w:p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</w:p>
    <w:sectPr w:rsidR="00874C74" w:rsidRPr="00874C7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7930D4C"/>
    <w:multiLevelType w:val="hybridMultilevel"/>
    <w:tmpl w:val="A8F4356A"/>
    <w:lvl w:ilvl="0" w:tplc="6A828F8E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A15F2"/>
    <w:rsid w:val="000A7A21"/>
    <w:rsid w:val="001A15F2"/>
    <w:rsid w:val="00826B4A"/>
    <w:rsid w:val="00843806"/>
    <w:rsid w:val="00874C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74C74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val="hu-HU" w:eastAsia="hu-H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74C74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val="hu-HU" w:eastAsia="hu-H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3</Pages>
  <Words>870</Words>
  <Characters>496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user</cp:lastModifiedBy>
  <cp:revision>2</cp:revision>
  <dcterms:created xsi:type="dcterms:W3CDTF">2020-06-09T08:45:00Z</dcterms:created>
  <dcterms:modified xsi:type="dcterms:W3CDTF">2020-06-13T15:07:00Z</dcterms:modified>
</cp:coreProperties>
</file>